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D73887" w:rsidRDefault="00445188" w:rsidP="00566777">
      <w:pPr>
        <w:jc w:val="center"/>
        <w:rPr>
          <w:rFonts w:ascii="Times New Roman" w:hAnsi="Times New Roman" w:cs="Times New Roman"/>
          <w:sz w:val="24"/>
          <w:szCs w:val="24"/>
        </w:rPr>
      </w:pPr>
      <w:r w:rsidRPr="00D73887">
        <w:rPr>
          <w:rFonts w:ascii="Times New Roman" w:hAnsi="Times New Roman" w:cs="Times New Roman"/>
          <w:sz w:val="24"/>
          <w:szCs w:val="24"/>
        </w:rPr>
        <w:br w:type="page"/>
      </w:r>
      <w:r w:rsidR="007C17E2" w:rsidRPr="00D73887">
        <w:rPr>
          <w:rFonts w:ascii="Times New Roman" w:hAnsi="Times New Roman" w:cs="Times New Roman"/>
          <w:b/>
          <w:sz w:val="24"/>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4A0EEF10"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while in 2005-2015, the reduction was about four times smaller. Homicides between ages 15-49 had the largest effect on 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2DC7721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 xml:space="preserve">After ten years of the upsurge of violence, Mexico </w:t>
      </w:r>
      <w:r w:rsidR="002C0C2B" w:rsidRPr="00520971">
        <w:rPr>
          <w:rFonts w:ascii="Times New Roman" w:hAnsi="Times New Roman" w:cs="Times New Roman"/>
          <w:sz w:val="24"/>
          <w:szCs w:val="24"/>
        </w:rPr>
        <w:t xml:space="preserve">has not been able to reduce the levels homicide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in Mexico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1740C9F8"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C47845">
        <w:rPr>
          <w:rFonts w:ascii="Times New Roman" w:eastAsiaTheme="minorEastAsia" w:hAnsi="Times New Roman" w:cs="Times New Roman"/>
          <w:sz w:val="24"/>
          <w:szCs w:val="24"/>
        </w:rPr>
        <w:t>320</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6226AFF4"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an 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BD19E7" w:rsidRPr="00D73887">
        <w:rPr>
          <w:rFonts w:ascii="Times New Roman" w:hAnsi="Times New Roman" w:cs="Times New Roman"/>
          <w:sz w:val="24"/>
          <w:szCs w:val="24"/>
        </w:rPr>
        <w:t xml:space="preserve"> </w:t>
      </w:r>
      <w:r w:rsidR="00AB55EB">
        <w:rPr>
          <w:rFonts w:ascii="Times New Roman" w:hAnsi="Times New Roman" w:cs="Times New Roman"/>
          <w:sz w:val="24"/>
          <w:szCs w:val="24"/>
        </w:rPr>
        <w:t>recently</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s activities, increased territory 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trade flow with 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BB16A7">
        <w:rPr>
          <w:rFonts w:ascii="Times New Roman" w:hAnsi="Times New Roman" w:cs="Times New Roman"/>
          <w:sz w:val="24"/>
          <w:szCs w:val="24"/>
        </w:rPr>
        <w:t xml:space="preserve">stagnated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s</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6BAC593D"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3D32CF" w:rsidRPr="00D73887">
        <w:rPr>
          <w:rFonts w:ascii="Times New Roman" w:hAnsi="Times New Roman" w:cs="Times New Roman"/>
          <w:sz w:val="24"/>
          <w:szCs w:val="24"/>
        </w:rPr>
        <w:t>s</w:t>
      </w:r>
      <w:r w:rsidR="00DF62C2" w:rsidRPr="00D73887">
        <w:rPr>
          <w:rFonts w:ascii="Times New Roman" w:hAnsi="Times New Roman" w:cs="Times New Roman"/>
          <w:sz w:val="24"/>
          <w:szCs w:val="24"/>
        </w:rPr>
        <w:t xml:space="preserve">-at-death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of 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AA075D">
        <w:rPr>
          <w:rFonts w:ascii="Times New Roman" w:hAnsi="Times New Roman" w:cs="Times New Roman"/>
          <w:sz w:val="24"/>
          <w:szCs w:val="24"/>
        </w:rPr>
        <w:t xml:space="preserve">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studies have found a negative association between these two measures, suggesting that 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lastRenderedPageBreak/>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 xml:space="preserve">and during periods of life expectancy fluctuation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in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23059E70"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946318" w:rsidRPr="00D73887">
        <w:rPr>
          <w:rFonts w:ascii="Times New Roman" w:hAnsi="Times New Roman" w:cs="Times New Roman"/>
          <w:sz w:val="24"/>
          <w:szCs w:val="24"/>
        </w:rPr>
        <w:t xml:space="preserve">  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For instance, states in the Northern part of Mexico (e.g., Chihuahua, Durango and Sinaloa)  experienced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6B5AD0" w:rsidRPr="00D73887">
        <w:rPr>
          <w:rFonts w:ascii="Times New Roman" w:hAnsi="Times New Roman" w:cs="Times New Roman"/>
          <w:sz w:val="24"/>
          <w:szCs w:val="24"/>
        </w:rPr>
        <w:t xml:space="preserve"> although  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tly concentrated in the South.  </w:t>
      </w:r>
    </w:p>
    <w:p w14:paraId="54F7F2D9" w14:textId="3EF74289"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Most literature in this area focuses on 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and their </w:t>
      </w:r>
      <w:r w:rsidR="007D7CCD">
        <w:rPr>
          <w:rFonts w:ascii="Times New Roman" w:hAnsi="Times New Roman"/>
          <w:sz w:val="24"/>
          <w:szCs w:val="24"/>
        </w:rPr>
        <w:lastRenderedPageBreak/>
        <w:t>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7787A35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in 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determined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474810F5"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of-</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101FDC5A"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 xml:space="preserve"> 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47023F4F"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because 96.7%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35D31A66"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CC0A4A" w:rsidRPr="00D73887">
        <w:rPr>
          <w:rFonts w:ascii="Times New Roman" w:eastAsiaTheme="minorEastAsia" w:hAnsi="Times New Roman" w:cs="Times New Roman"/>
          <w:sz w:val="24"/>
          <w:szCs w:val="24"/>
        </w:rPr>
        <w:t xml:space="preserve">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C30B29"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1E05834A"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s</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 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 xml:space="preserve"> 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cause-specific contributions to 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1CD9A137"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 1995 and 2015 and between 2005-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0225CE" w:rsidRPr="00D73887">
        <w:rPr>
          <w:rFonts w:ascii="Times New Roman" w:eastAsiaTheme="minorEastAsia" w:hAnsi="Times New Roman" w:cs="Times New Roman"/>
          <w:sz w:val="24"/>
          <w:szCs w:val="24"/>
        </w:rPr>
        <w:t>and this</w:t>
      </w:r>
      <w:r w:rsidR="00A31273" w:rsidRPr="00D73887">
        <w:rPr>
          <w:rFonts w:ascii="Times New Roman" w:eastAsiaTheme="minorEastAsia" w:hAnsi="Times New Roman" w:cs="Times New Roman"/>
          <w:sz w:val="24"/>
          <w:szCs w:val="24"/>
        </w:rPr>
        <w:t xml:space="preserve"> contributed to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of th</w:t>
      </w:r>
      <w:r w:rsidR="00A31273" w:rsidRPr="00D73887">
        <w:rPr>
          <w:rFonts w:ascii="Times New Roman" w:eastAsiaTheme="minorEastAsia" w:hAnsi="Times New Roman" w:cs="Times New Roman"/>
          <w:sz w:val="24"/>
          <w:szCs w:val="24"/>
        </w:rPr>
        <w:t>is</w:t>
      </w:r>
      <w:r w:rsidR="00E21F36" w:rsidRPr="00D73887">
        <w:rPr>
          <w:rFonts w:ascii="Times New Roman" w:eastAsiaTheme="minorEastAsia" w:hAnsi="Times New Roman" w:cs="Times New Roman"/>
          <w:sz w:val="24"/>
          <w:szCs w:val="24"/>
        </w:rPr>
        <w:t xml:space="preserve"> contribution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contrast, </w:t>
      </w:r>
      <w:r w:rsidR="00696F3D" w:rsidRPr="00D73887">
        <w:rPr>
          <w:rFonts w:ascii="Times New Roman" w:eastAsiaTheme="minorEastAsia" w:hAnsi="Times New Roman" w:cs="Times New Roman"/>
          <w:sz w:val="24"/>
          <w:szCs w:val="24"/>
        </w:rPr>
        <w:lastRenderedPageBreak/>
        <w:t xml:space="preserve">the slowed 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695ED3F8"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mostly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diabetes and traffic accidents increased lifespan inequality. In 2005-2015, homicides is the major contributor to slowing down improvements in variation of lifespans, albeit with a small effect.</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05CC33DE"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n figures 1-2 we focus on results for males because the larger impact of homicides is larger among them, results for females are in SM</w:t>
      </w:r>
      <w:bookmarkStart w:id="0" w:name="_GoBack"/>
      <w:bookmarkEnd w:id="0"/>
      <w:r>
        <w:rPr>
          <w:rFonts w:ascii="Times New Roman" w:eastAsiaTheme="minorEastAsia" w:hAnsi="Times New Roman" w:cs="Times New Roman"/>
          <w:sz w:val="24"/>
          <w:szCs w:val="24"/>
        </w:rPr>
        <w:t xml:space="preserve">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0F9421BA"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5, except for states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life</w:t>
      </w:r>
      <w:r w:rsidR="00AC3979" w:rsidRPr="00D73887">
        <w:rPr>
          <w:rFonts w:ascii="Times New Roman" w:eastAsiaTheme="minorEastAsia" w:hAnsi="Times New Roman" w:cs="Times New Roman"/>
          <w:sz w:val="24"/>
          <w:szCs w:val="24"/>
        </w:rPr>
        <w:t xml:space="preserve">span </w:t>
      </w:r>
      <w:r w:rsidR="00B309F7" w:rsidRPr="00D73887">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he north had negligible reductions in lifespan variation</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5DA873C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assess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1F3D8F8"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 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the larger </w:t>
      </w:r>
      <w:r w:rsidR="00143AA0" w:rsidRPr="00D73887">
        <w:rPr>
          <w:rFonts w:ascii="Times New Roman" w:eastAsiaTheme="minorEastAsia" w:hAnsi="Times New Roman" w:cs="Times New Roman"/>
          <w:sz w:val="24"/>
          <w:szCs w:val="24"/>
        </w:rPr>
        <w:lastRenderedPageBreak/>
        <w:t>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on 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of 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variation of 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e most (about 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show</w:t>
      </w:r>
      <w:r w:rsidR="00902A52" w:rsidRPr="00D73887">
        <w:rPr>
          <w:rFonts w:ascii="Times New Roman" w:eastAsiaTheme="minorEastAsia" w:hAnsi="Times New Roman" w:cs="Times New Roman"/>
          <w:sz w:val="24"/>
          <w:szCs w:val="24"/>
        </w:rPr>
        <w:t>s</w:t>
      </w:r>
      <w:r w:rsidR="00C937CC" w:rsidRPr="00D73887">
        <w:rPr>
          <w:rFonts w:ascii="Times New Roman" w:eastAsiaTheme="minorEastAsia" w:hAnsi="Times New Roman" w:cs="Times New Roman"/>
          <w:sz w:val="24"/>
          <w:szCs w:val="24"/>
        </w:rPr>
        <w:t xml:space="preserve"> 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D36AFC4" w:rsidR="005248E9" w:rsidRPr="00D73887" w:rsidRDefault="00EF183E" w:rsidP="00792EBD">
      <w:pPr>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fter 10 y</w:t>
      </w:r>
      <w:r w:rsidR="005A4ED9" w:rsidRPr="00D73887">
        <w:rPr>
          <w:rFonts w:ascii="Times New Roman" w:eastAsiaTheme="minorEastAsia" w:hAnsi="Times New Roman" w:cs="Times New Roman"/>
          <w:sz w:val="24"/>
          <w:szCs w:val="24"/>
        </w:rPr>
        <w:t xml:space="preserve">ears of 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effects, at least to the levels observed back in 2005</w:t>
      </w:r>
      <w:r w:rsidR="0056125D" w:rsidRPr="00D73887">
        <w:rPr>
          <w:rFonts w:ascii="Times New Roman" w:eastAsiaTheme="minorEastAsia" w:hAnsi="Times New Roman" w:cs="Times New Roman"/>
          <w:sz w:val="24"/>
          <w:szCs w:val="24"/>
        </w:rPr>
        <w:t>.</w:t>
      </w:r>
      <w:r w:rsidR="005217D1" w:rsidRPr="00D73887">
        <w:rPr>
          <w:rFonts w:ascii="Times New Roman" w:eastAsiaTheme="minorEastAsia" w:hAnsi="Times New Roman" w:cs="Times New Roman"/>
          <w:sz w:val="24"/>
          <w:szCs w:val="24"/>
        </w:rPr>
        <w:t xml:space="preserve"> </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 xml:space="preserve">For example, almost every state experienced a reduction in life expectancy at age 15 across all regions in Mexico due </w:t>
      </w:r>
      <w:r w:rsidR="002958EF">
        <w:rPr>
          <w:rFonts w:ascii="Times New Roman" w:eastAsiaTheme="minorEastAsia" w:hAnsi="Times New Roman" w:cs="Times New Roman"/>
          <w:sz w:val="24"/>
          <w:szCs w:val="24"/>
        </w:rPr>
        <w:t xml:space="preserve">to homicides </w:t>
      </w:r>
      <w:r w:rsidR="002958EF">
        <w:rPr>
          <w:rFonts w:ascii="Times New Roman" w:eastAsiaTheme="minorEastAsia" w:hAnsi="Times New Roman" w:cs="Times New Roman"/>
          <w:sz w:val="24"/>
          <w:szCs w:val="24"/>
        </w:rPr>
        <w:lastRenderedPageBreak/>
        <w:t>(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9D29B9" w:rsidRPr="00D73887">
        <w:rPr>
          <w:rFonts w:ascii="Times New Roman" w:eastAsiaTheme="minorEastAsia" w:hAnsi="Times New Roman" w:cs="Times New Roman"/>
          <w:sz w:val="24"/>
          <w:szCs w:val="24"/>
        </w:rPr>
        <w:t xml:space="preserve"> S7).  The strongest effect occurred in Guerrero, a state in the Southern region, w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627566C7"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o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B8703A"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 xml:space="preserve">arger variation of lifespans underlies greater vulnerability at the population level.  For example, in Mexico </w:t>
      </w:r>
      <w:r w:rsidR="009E1871" w:rsidRPr="009E1871">
        <w:rPr>
          <w:rFonts w:ascii="Times New Roman" w:hAnsi="Times New Roman"/>
          <w:color w:val="222222"/>
          <w:sz w:val="24"/>
          <w:szCs w:val="24"/>
          <w:shd w:val="clear" w:color="auto" w:fill="FFFFFF"/>
        </w:rPr>
        <w:t>the expected years lived with perceived vulnerability 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of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1FB09E7"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6949EE" w:rsidRPr="00D73887">
        <w:rPr>
          <w:rFonts w:ascii="Times New Roman" w:eastAsiaTheme="minorEastAsia" w:hAnsi="Times New Roman" w:cs="Times New Roman"/>
          <w:sz w:val="24"/>
          <w:szCs w:val="24"/>
        </w:rPr>
        <w:t xml:space="preserve"> </w:t>
      </w:r>
      <w:r w:rsidR="000E6D08" w:rsidRPr="00D73887">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 similar </w:t>
      </w:r>
      <w:r w:rsidR="00FC2726" w:rsidRPr="00D73887">
        <w:rPr>
          <w:rFonts w:ascii="Times New Roman" w:eastAsiaTheme="minorEastAsia" w:hAnsi="Times New Roman" w:cs="Times New Roman"/>
          <w:sz w:val="24"/>
          <w:szCs w:val="24"/>
        </w:rPr>
        <w:lastRenderedPageBreak/>
        <w:t>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has 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0848A494"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w:t>
      </w:r>
      <w:r w:rsidR="0026718B">
        <w:rPr>
          <w:rFonts w:ascii="Times New Roman" w:hAnsi="Times New Roman"/>
          <w:sz w:val="24"/>
          <w:szCs w:val="24"/>
        </w:rPr>
        <w:lastRenderedPageBreak/>
        <w:t>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3F61102D" w:rsidR="00062405" w:rsidRDefault="00B9609A" w:rsidP="00F53C44">
      <w:pPr>
        <w:spacing w:line="480" w:lineRule="auto"/>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In an international context, Mexico’s levels of violence are 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F53C44">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7C8BEFCE" w:rsidR="00062405" w:rsidRDefault="00AF42CF"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inaccuracies in cause-of-death practices are likely to be present in the data that we used.</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Pr>
          <w:rFonts w:ascii="Times New Roman" w:eastAsiaTheme="minorEastAsia" w:hAnsi="Times New Roman" w:cs="Times New Roman"/>
          <w:sz w:val="24"/>
          <w:szCs w:val="24"/>
        </w:rPr>
        <w:t xml:space="preserve"> a smoothing process over age to have reliable cause-of-death distribution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2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 xml:space="preserve">are closely linked with homicides given that the data is at the aggregate national-level. </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lastRenderedPageBreak/>
        <w:t>Conclusion</w:t>
      </w:r>
    </w:p>
    <w:p w14:paraId="7790BB35" w14:textId="3EE19595"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 xml:space="preserve">policies that are less focus on military actions against drug cartels. For example,  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w:t>
      </w:r>
      <w:r w:rsidR="00F15D51" w:rsidRPr="00E127B5">
        <w:rPr>
          <w:rFonts w:ascii="Times New Roman" w:eastAsiaTheme="minorEastAsia" w:hAnsi="Times New Roman" w:cs="Times New Roman"/>
          <w:sz w:val="24"/>
          <w:szCs w:val="24"/>
        </w:rPr>
        <w:t xml:space="preserve">among others.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 life expectancy as well as greater equality of individual lifespans in Mexico.</w:t>
      </w:r>
    </w:p>
    <w:p w14:paraId="5E5D1E6F" w14:textId="4DEA20A8" w:rsidR="00670A8C" w:rsidRPr="002958EF" w:rsidRDefault="003D6F45" w:rsidP="00DA15CA">
      <w:pPr>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 </w:t>
      </w:r>
    </w:p>
    <w:p w14:paraId="0E5D9360" w14:textId="3AA53218" w:rsidR="00CC0A4A" w:rsidRPr="00D73887" w:rsidRDefault="00B62339" w:rsidP="00DA15CA">
      <w:pPr>
        <w:spacing w:line="480" w:lineRule="auto"/>
        <w:jc w:val="both"/>
        <w:rPr>
          <w:rFonts w:ascii="Times New Roman" w:eastAsiaTheme="majorEastAsia" w:hAnsi="Times New Roman" w:cs="Times New Roman"/>
          <w:b/>
          <w:iCs/>
          <w:spacing w:val="15"/>
        </w:rPr>
      </w:pPr>
      <w:r w:rsidRPr="00D73887">
        <w:rPr>
          <w:rFonts w:ascii="Times New Roman" w:eastAsiaTheme="minorEastAsia" w:hAnsi="Times New Roman" w:cs="Times New Roman"/>
          <w:b/>
        </w:rPr>
        <w:t>References</w:t>
      </w:r>
    </w:p>
    <w:p w14:paraId="79210806" w14:textId="77777777" w:rsidR="009B5821" w:rsidRPr="009B5821" w:rsidRDefault="00CC0A4A" w:rsidP="009B5821">
      <w:pPr>
        <w:pStyle w:val="EndNoteBibliography"/>
        <w:ind w:left="720" w:hanging="720"/>
      </w:pPr>
      <w:r w:rsidRPr="00D73887">
        <w:rPr>
          <w:rFonts w:ascii="Times New Roman" w:eastAsiaTheme="minorEastAsia" w:hAnsi="Times New Roman" w:cs="Times New Roman"/>
          <w:noProof w:val="0"/>
        </w:rPr>
        <w:fldChar w:fldCharType="begin"/>
      </w:r>
      <w:r w:rsidRPr="00D73887">
        <w:rPr>
          <w:rFonts w:ascii="Times New Roman" w:eastAsiaTheme="minorEastAsia" w:hAnsi="Times New Roman" w:cs="Times New Roman"/>
          <w:noProof w:val="0"/>
        </w:rPr>
        <w:instrText xml:space="preserve"> ADDIN EN.REFLIST </w:instrText>
      </w:r>
      <w:r w:rsidRPr="00D73887">
        <w:rPr>
          <w:rFonts w:ascii="Times New Roman" w:eastAsiaTheme="minorEastAsia" w:hAnsi="Times New Roman" w:cs="Times New Roman"/>
          <w:noProof w:val="0"/>
        </w:rPr>
        <w:fldChar w:fldCharType="separate"/>
      </w:r>
      <w:r w:rsidR="009B5821" w:rsidRPr="009B5821">
        <w:t>1.</w:t>
      </w:r>
      <w:r w:rsidR="009B5821" w:rsidRPr="009B5821">
        <w:tab/>
        <w:t xml:space="preserve">Briceño-León R, Villaveces A, Concha-Eastman A. Understanding the uneven distribution of the incidence of homicide in Latin America. </w:t>
      </w:r>
      <w:r w:rsidR="009B5821" w:rsidRPr="009B5821">
        <w:rPr>
          <w:i/>
        </w:rPr>
        <w:t xml:space="preserve">International Journal of Epidemiology. </w:t>
      </w:r>
      <w:r w:rsidR="009B5821" w:rsidRPr="009B5821">
        <w:t>2008;37(4):751-757.</w:t>
      </w:r>
    </w:p>
    <w:p w14:paraId="68190BE7" w14:textId="77777777" w:rsidR="009B5821" w:rsidRPr="009B5821" w:rsidRDefault="009B5821" w:rsidP="009B5821">
      <w:pPr>
        <w:pStyle w:val="EndNoteBibliography"/>
        <w:ind w:left="720" w:hanging="720"/>
      </w:pPr>
      <w:r w:rsidRPr="009B5821">
        <w:t>2.</w:t>
      </w:r>
      <w:r w:rsidRPr="009B5821">
        <w:tab/>
        <w:t xml:space="preserve">Drugs UNOo, Crime. </w:t>
      </w:r>
      <w:r w:rsidRPr="009B5821">
        <w:rPr>
          <w:i/>
        </w:rPr>
        <w:t>Global study on homicide 2013: trends, contexts, data.</w:t>
      </w:r>
      <w:r w:rsidRPr="009B5821">
        <w:t xml:space="preserve"> UNODC; 2013.</w:t>
      </w:r>
    </w:p>
    <w:p w14:paraId="7A27851A" w14:textId="77777777" w:rsidR="009B5821" w:rsidRPr="009B5821" w:rsidRDefault="009B5821" w:rsidP="009B5821">
      <w:pPr>
        <w:pStyle w:val="EndNoteBibliography"/>
        <w:ind w:left="720" w:hanging="720"/>
      </w:pPr>
      <w:r w:rsidRPr="009B5821">
        <w:t>3.</w:t>
      </w:r>
      <w:r w:rsidRPr="009B5821">
        <w:tab/>
        <w:t>Castillo J, Mejía D, Restrepo P. Scarcity without leviathan: The violent effects of cocaine supply shortages in the mexican drug war. 2014.</w:t>
      </w:r>
    </w:p>
    <w:p w14:paraId="6A57471D" w14:textId="77777777" w:rsidR="009B5821" w:rsidRPr="009B5821" w:rsidRDefault="009B5821" w:rsidP="009B5821">
      <w:pPr>
        <w:pStyle w:val="EndNoteBibliography"/>
        <w:ind w:left="720" w:hanging="720"/>
      </w:pPr>
      <w:r w:rsidRPr="009B5821">
        <w:t>4.</w:t>
      </w:r>
      <w:r w:rsidRPr="009B5821">
        <w:tab/>
        <w:t xml:space="preserve">Dell M. Trafficking networks and the Mexican drug war. </w:t>
      </w:r>
      <w:r w:rsidRPr="009B5821">
        <w:rPr>
          <w:i/>
        </w:rPr>
        <w:t xml:space="preserve">American Economic Review. </w:t>
      </w:r>
      <w:r w:rsidRPr="009B5821">
        <w:t>2015;105(6):1738-1779.</w:t>
      </w:r>
    </w:p>
    <w:p w14:paraId="6A8EDA4C" w14:textId="77777777" w:rsidR="009B5821" w:rsidRPr="009B5821" w:rsidRDefault="009B5821" w:rsidP="009B5821">
      <w:pPr>
        <w:pStyle w:val="EndNoteBibliography"/>
        <w:ind w:left="720" w:hanging="720"/>
      </w:pPr>
      <w:r w:rsidRPr="009B5821">
        <w:t>5.</w:t>
      </w:r>
      <w:r w:rsidRPr="009B5821">
        <w:tab/>
        <w:t xml:space="preserve">Ríos V. Why did Mexico become so violent? A self-reinforcing violent equilibrium caused by competition and enforcement. </w:t>
      </w:r>
      <w:r w:rsidRPr="009B5821">
        <w:rPr>
          <w:i/>
        </w:rPr>
        <w:t xml:space="preserve">Trends in organized crime. </w:t>
      </w:r>
      <w:r w:rsidRPr="009B5821">
        <w:t>2013;16(2):138-155.</w:t>
      </w:r>
    </w:p>
    <w:p w14:paraId="644941F3" w14:textId="77777777" w:rsidR="009B5821" w:rsidRPr="00590982" w:rsidRDefault="009B5821" w:rsidP="009B5821">
      <w:pPr>
        <w:pStyle w:val="EndNoteBibliography"/>
        <w:ind w:left="720" w:hanging="720"/>
        <w:rPr>
          <w:lang w:val="es-MX"/>
        </w:rPr>
      </w:pPr>
      <w:r w:rsidRPr="009B5821">
        <w:t>6.</w:t>
      </w:r>
      <w:r w:rsidRPr="009B5821">
        <w:tab/>
        <w:t xml:space="preserve">Heinle KRF, Octavio; Shirk, David A. Drug violence in Mexico: Data and analysis through 2016. </w:t>
      </w:r>
      <w:r w:rsidRPr="00590982">
        <w:rPr>
          <w:i/>
          <w:lang w:val="es-MX"/>
        </w:rPr>
        <w:t xml:space="preserve">Trans-Border Institute, University of San Diego, San Diego. </w:t>
      </w:r>
      <w:r w:rsidRPr="00590982">
        <w:rPr>
          <w:lang w:val="es-MX"/>
        </w:rPr>
        <w:t>2017.</w:t>
      </w:r>
    </w:p>
    <w:p w14:paraId="1C87D64C" w14:textId="77777777" w:rsidR="009B5821" w:rsidRPr="009B5821" w:rsidRDefault="009B5821" w:rsidP="009B5821">
      <w:pPr>
        <w:pStyle w:val="EndNoteBibliography"/>
        <w:ind w:left="720" w:hanging="720"/>
      </w:pPr>
      <w:r w:rsidRPr="00590982">
        <w:rPr>
          <w:lang w:val="es-MX"/>
        </w:rPr>
        <w:t>7.</w:t>
      </w:r>
      <w:r w:rsidRPr="00590982">
        <w:rPr>
          <w:lang w:val="es-MX"/>
        </w:rPr>
        <w:tab/>
        <w:t xml:space="preserve">Canudas-Romo V, García-Guerrero VM, Echarri-Cánovas CJ. </w:t>
      </w:r>
      <w:r w:rsidRPr="009B5821">
        <w:t xml:space="preserve">The stagnation of the Mexican male life expectancy in the first decade of the 21st century: the impact of homicides and diabetes mellitus. </w:t>
      </w:r>
      <w:r w:rsidRPr="009B5821">
        <w:rPr>
          <w:i/>
        </w:rPr>
        <w:t xml:space="preserve">J Epidemiol Community Health. </w:t>
      </w:r>
      <w:r w:rsidRPr="009B5821">
        <w:t>2015;69(1):28-34.</w:t>
      </w:r>
    </w:p>
    <w:p w14:paraId="35412268" w14:textId="77777777" w:rsidR="009B5821" w:rsidRPr="009B5821" w:rsidRDefault="009B5821" w:rsidP="009B5821">
      <w:pPr>
        <w:pStyle w:val="EndNoteBibliography"/>
        <w:ind w:left="720" w:hanging="720"/>
      </w:pPr>
      <w:r w:rsidRPr="009B5821">
        <w:t>8.</w:t>
      </w:r>
      <w:r w:rsidRPr="009B5821">
        <w:tab/>
        <w:t xml:space="preserve">Aburto JM, Beltrán-Sánchez H, García-Guerrero VM, Canudas-Romo V. Homicides in Mexico reversed life expectancy gains for men and slowed them for women, 2000–10. </w:t>
      </w:r>
      <w:r w:rsidRPr="009B5821">
        <w:rPr>
          <w:i/>
        </w:rPr>
        <w:t xml:space="preserve">Health Affairs. </w:t>
      </w:r>
      <w:r w:rsidRPr="009B5821">
        <w:t>2016;35(1):88-95.</w:t>
      </w:r>
    </w:p>
    <w:p w14:paraId="12CBBEEA" w14:textId="77777777" w:rsidR="009B5821" w:rsidRPr="009B5821" w:rsidRDefault="009B5821" w:rsidP="009B5821">
      <w:pPr>
        <w:pStyle w:val="EndNoteBibliography"/>
        <w:ind w:left="720" w:hanging="720"/>
      </w:pPr>
      <w:r w:rsidRPr="009B5821">
        <w:t>9.</w:t>
      </w:r>
      <w:r w:rsidRPr="009B5821">
        <w:tab/>
        <w:t xml:space="preserve">Gómez-Dantés H, Fullman N, Lamadrid-Figueroa H, et al. Dissonant health transition in the states of Mexico, 1990–2013: a systematic analysis for the Global Burden of Disease Study 2013. </w:t>
      </w:r>
      <w:r w:rsidRPr="009B5821">
        <w:rPr>
          <w:i/>
        </w:rPr>
        <w:t xml:space="preserve">The Lancet. </w:t>
      </w:r>
      <w:r w:rsidRPr="009B5821">
        <w:t>2016;388(10058):2386-2402.</w:t>
      </w:r>
    </w:p>
    <w:p w14:paraId="03C9B1F6" w14:textId="77777777" w:rsidR="009B5821" w:rsidRPr="009B5821" w:rsidRDefault="009B5821" w:rsidP="009B5821">
      <w:pPr>
        <w:pStyle w:val="EndNoteBibliography"/>
        <w:ind w:left="720" w:hanging="720"/>
      </w:pPr>
      <w:r w:rsidRPr="009B5821">
        <w:t>10.</w:t>
      </w:r>
      <w:r w:rsidRPr="009B5821">
        <w:tab/>
        <w:t xml:space="preserve">Edwards RD, Tuljapurkar S. Inequality in life spans and a new perspective on mortality convergence across industrialized countries. </w:t>
      </w:r>
      <w:r w:rsidRPr="009B5821">
        <w:rPr>
          <w:i/>
        </w:rPr>
        <w:t xml:space="preserve">Population and Development Review. </w:t>
      </w:r>
      <w:r w:rsidRPr="009B5821">
        <w:t>2005;31(4):645-674.</w:t>
      </w:r>
    </w:p>
    <w:p w14:paraId="309C92E0" w14:textId="77777777" w:rsidR="009B5821" w:rsidRPr="009B5821" w:rsidRDefault="009B5821" w:rsidP="009B5821">
      <w:pPr>
        <w:pStyle w:val="EndNoteBibliography"/>
        <w:ind w:left="720" w:hanging="720"/>
      </w:pPr>
      <w:r w:rsidRPr="009B5821">
        <w:t>11.</w:t>
      </w:r>
      <w:r w:rsidRPr="009B5821">
        <w:tab/>
        <w:t xml:space="preserve">Marmot M. Inequalities in health. </w:t>
      </w:r>
      <w:r w:rsidRPr="009B5821">
        <w:rPr>
          <w:i/>
        </w:rPr>
        <w:t xml:space="preserve">New England Journal of Medicine. </w:t>
      </w:r>
      <w:r w:rsidRPr="009B5821">
        <w:t>2001;345(2):134-135.</w:t>
      </w:r>
    </w:p>
    <w:p w14:paraId="102AA98B" w14:textId="77777777" w:rsidR="009B5821" w:rsidRPr="009B5821" w:rsidRDefault="009B5821" w:rsidP="009B5821">
      <w:pPr>
        <w:pStyle w:val="EndNoteBibliography"/>
        <w:ind w:left="720" w:hanging="720"/>
      </w:pPr>
      <w:r w:rsidRPr="009B5821">
        <w:lastRenderedPageBreak/>
        <w:t>12.</w:t>
      </w:r>
      <w:r w:rsidRPr="009B5821">
        <w:tab/>
        <w:t xml:space="preserve">van Raalte AA, Kunst AE, Deboosere P, et al. More variation in lifespan in lower educated groups: evidence from 10 European countries. </w:t>
      </w:r>
      <w:r w:rsidRPr="009B5821">
        <w:rPr>
          <w:i/>
        </w:rPr>
        <w:t xml:space="preserve">International Journal of Epidemiology. </w:t>
      </w:r>
      <w:r w:rsidRPr="009B5821">
        <w:t>2011:dyr146.</w:t>
      </w:r>
    </w:p>
    <w:p w14:paraId="50E8DF31" w14:textId="77777777" w:rsidR="009B5821" w:rsidRPr="009B5821" w:rsidRDefault="009B5821" w:rsidP="009B5821">
      <w:pPr>
        <w:pStyle w:val="EndNoteBibliography"/>
        <w:ind w:left="720" w:hanging="720"/>
      </w:pPr>
      <w:r w:rsidRPr="009B5821">
        <w:t>13.</w:t>
      </w:r>
      <w:r w:rsidRPr="009B5821">
        <w:tab/>
        <w:t xml:space="preserve">Sasson I. Trends in life expectancy and lifespan variation by educational attainment: United States, 1990–2010. </w:t>
      </w:r>
      <w:r w:rsidRPr="009B5821">
        <w:rPr>
          <w:i/>
        </w:rPr>
        <w:t xml:space="preserve">Demography. </w:t>
      </w:r>
      <w:r w:rsidRPr="009B5821">
        <w:t>2016;53(2):269-293.</w:t>
      </w:r>
    </w:p>
    <w:p w14:paraId="553D30F8" w14:textId="77777777" w:rsidR="009B5821" w:rsidRPr="009B5821" w:rsidRDefault="009B5821" w:rsidP="009B5821">
      <w:pPr>
        <w:pStyle w:val="EndNoteBibliography"/>
        <w:ind w:left="720" w:hanging="720"/>
      </w:pPr>
      <w:r w:rsidRPr="009B5821">
        <w:t>14.</w:t>
      </w:r>
      <w:r w:rsidRPr="009B5821">
        <w:tab/>
        <w:t xml:space="preserve">Vaupel JW, Zhang Z, van Raalte AA. Life expectancy and disparity: an international comparison of life table data. </w:t>
      </w:r>
      <w:r w:rsidRPr="009B5821">
        <w:rPr>
          <w:i/>
        </w:rPr>
        <w:t xml:space="preserve">BMJ open. </w:t>
      </w:r>
      <w:r w:rsidRPr="009B5821">
        <w:t>2011;1(1):e000128.</w:t>
      </w:r>
    </w:p>
    <w:p w14:paraId="53F79619" w14:textId="77777777" w:rsidR="009B5821" w:rsidRPr="009B5821" w:rsidRDefault="009B5821" w:rsidP="009B5821">
      <w:pPr>
        <w:pStyle w:val="EndNoteBibliography"/>
        <w:ind w:left="720" w:hanging="720"/>
      </w:pPr>
      <w:r w:rsidRPr="009B5821">
        <w:t>15.</w:t>
      </w:r>
      <w:r w:rsidRPr="009B5821">
        <w:tab/>
        <w:t xml:space="preserve">Aburto JM, van Raalte A. Lifespan dispersion in times of life expectancy fluctuation: the case of Central and Eastern Europe. </w:t>
      </w:r>
      <w:r w:rsidRPr="009B5821">
        <w:rPr>
          <w:i/>
        </w:rPr>
        <w:t xml:space="preserve">Demography. </w:t>
      </w:r>
      <w:r w:rsidRPr="009B5821">
        <w:t>In press.</w:t>
      </w:r>
    </w:p>
    <w:p w14:paraId="2C424F2B" w14:textId="77777777" w:rsidR="009B5821" w:rsidRPr="009B5821" w:rsidRDefault="009B5821" w:rsidP="009B5821">
      <w:pPr>
        <w:pStyle w:val="EndNoteBibliography"/>
        <w:ind w:left="720" w:hanging="720"/>
      </w:pPr>
      <w:r w:rsidRPr="009B5821">
        <w:t>16.</w:t>
      </w:r>
      <w:r w:rsidRPr="009B5821">
        <w:tab/>
        <w:t xml:space="preserve">Flores M, Villarreal A. Exploring the spatial diffusion of homicides in Mexican municipalities through exploratory spatial data analysis. </w:t>
      </w:r>
      <w:r w:rsidRPr="009B5821">
        <w:rPr>
          <w:i/>
        </w:rPr>
        <w:t xml:space="preserve">Cityscape. </w:t>
      </w:r>
      <w:r w:rsidRPr="009B5821">
        <w:t>2015;17(1):35.</w:t>
      </w:r>
    </w:p>
    <w:p w14:paraId="741021C0" w14:textId="77777777" w:rsidR="009B5821" w:rsidRPr="00590982" w:rsidRDefault="009B5821" w:rsidP="009B5821">
      <w:pPr>
        <w:pStyle w:val="EndNoteBibliography"/>
        <w:ind w:left="720" w:hanging="720"/>
        <w:rPr>
          <w:lang w:val="es-MX"/>
        </w:rPr>
      </w:pPr>
      <w:r w:rsidRPr="009B5821">
        <w:t>17.</w:t>
      </w:r>
      <w:r w:rsidRPr="009B5821">
        <w:tab/>
        <w:t xml:space="preserve">Espinal-Enríquez J, Larralde H. Analysis of México’s Narco-War Network (2007–2011). </w:t>
      </w:r>
      <w:r w:rsidRPr="00590982">
        <w:rPr>
          <w:i/>
          <w:lang w:val="es-MX"/>
        </w:rPr>
        <w:t xml:space="preserve">PloS one. </w:t>
      </w:r>
      <w:r w:rsidRPr="00590982">
        <w:rPr>
          <w:lang w:val="es-MX"/>
        </w:rPr>
        <w:t>2015;10(5):e0126503.</w:t>
      </w:r>
    </w:p>
    <w:p w14:paraId="0ADD676E" w14:textId="77777777" w:rsidR="009B5821" w:rsidRPr="009B5821" w:rsidRDefault="009B5821" w:rsidP="009B5821">
      <w:pPr>
        <w:pStyle w:val="EndNoteBibliography"/>
        <w:ind w:left="720" w:hanging="720"/>
      </w:pPr>
      <w:r w:rsidRPr="00590982">
        <w:rPr>
          <w:lang w:val="es-MX"/>
        </w:rPr>
        <w:t>18.</w:t>
      </w:r>
      <w:r w:rsidRPr="00590982">
        <w:rPr>
          <w:lang w:val="es-MX"/>
        </w:rPr>
        <w:tab/>
        <w:t xml:space="preserve">González-Pier E, Barraza-Lloréns M, Beyeler N, et al. </w:t>
      </w:r>
      <w:r w:rsidRPr="009B5821">
        <w:t xml:space="preserve">Mexico's path towards the Sustainable Development Goal for health: an assessment of the feasibility of reducing premature mortality by 40% by 2030. </w:t>
      </w:r>
      <w:r w:rsidRPr="009B5821">
        <w:rPr>
          <w:i/>
        </w:rPr>
        <w:t xml:space="preserve">The Lancet Global Health. </w:t>
      </w:r>
      <w:r w:rsidRPr="009B5821">
        <w:t>2016;4(10):e714-e725.</w:t>
      </w:r>
    </w:p>
    <w:p w14:paraId="4DB023FA" w14:textId="5B42F255" w:rsidR="009B5821" w:rsidRPr="009B5821" w:rsidRDefault="009B5821" w:rsidP="009B5821">
      <w:pPr>
        <w:pStyle w:val="EndNoteBibliography"/>
        <w:ind w:left="720" w:hanging="720"/>
      </w:pPr>
      <w:r w:rsidRPr="009B5821">
        <w:t>19.</w:t>
      </w:r>
      <w:r w:rsidRPr="009B5821">
        <w:tab/>
        <w:t xml:space="preserve">INEGI. National Institute of Statistics: Micro-data files on mortality data 1995-2015. 2017; </w:t>
      </w:r>
      <w:hyperlink r:id="rId9" w:history="1">
        <w:r w:rsidRPr="009B5821">
          <w:rPr>
            <w:rStyle w:val="Hyperlink"/>
          </w:rPr>
          <w:t>http://www.beta.inegi.org.mx/proyectos/registros/vitales/mortalidad/default.html</w:t>
        </w:r>
      </w:hyperlink>
      <w:r w:rsidRPr="009B5821">
        <w:t>. Accessed 21/4/2017, 2017.</w:t>
      </w:r>
    </w:p>
    <w:p w14:paraId="4B4BE262" w14:textId="4595FE08" w:rsidR="009B5821" w:rsidRPr="009B5821" w:rsidRDefault="009B5821" w:rsidP="009B5821">
      <w:pPr>
        <w:pStyle w:val="EndNoteBibliography"/>
        <w:ind w:left="720" w:hanging="720"/>
      </w:pPr>
      <w:r w:rsidRPr="009B5821">
        <w:t>20.</w:t>
      </w:r>
      <w:r w:rsidRPr="009B5821">
        <w:tab/>
        <w:t xml:space="preserve">CONAPO. Mexican Population Council: Population estimates. 2017; </w:t>
      </w:r>
      <w:hyperlink r:id="rId10" w:history="1">
        <w:r w:rsidRPr="009B5821">
          <w:rPr>
            <w:rStyle w:val="Hyperlink"/>
          </w:rPr>
          <w:t>https://datos.gob.mx/busca/dataset/activity/proyecciones-de-la-poblacion-de-mexico</w:t>
        </w:r>
      </w:hyperlink>
      <w:r w:rsidRPr="009B5821">
        <w:t>. Accessed 21/4/2017, 2017.</w:t>
      </w:r>
    </w:p>
    <w:p w14:paraId="4DA94ECC" w14:textId="77777777" w:rsidR="009B5821" w:rsidRPr="009B5821" w:rsidRDefault="009B5821" w:rsidP="009B5821">
      <w:pPr>
        <w:pStyle w:val="EndNoteBibliography"/>
        <w:ind w:left="720" w:hanging="720"/>
      </w:pPr>
      <w:r w:rsidRPr="009B5821">
        <w:t>21.</w:t>
      </w:r>
      <w:r w:rsidRPr="009B5821">
        <w:tab/>
        <w:t xml:space="preserve">Nolte E, McKee CM. Measuring the health of nations: updating an earlier analysis. </w:t>
      </w:r>
      <w:r w:rsidRPr="009B5821">
        <w:rPr>
          <w:i/>
        </w:rPr>
        <w:t xml:space="preserve">Health affairs. </w:t>
      </w:r>
      <w:r w:rsidRPr="009B5821">
        <w:t>2008;27(1):58-71.</w:t>
      </w:r>
    </w:p>
    <w:p w14:paraId="294E417D" w14:textId="77777777" w:rsidR="009B5821" w:rsidRPr="009B5821" w:rsidRDefault="009B5821" w:rsidP="009B5821">
      <w:pPr>
        <w:pStyle w:val="EndNoteBibliography"/>
        <w:ind w:left="720" w:hanging="720"/>
      </w:pPr>
      <w:r w:rsidRPr="009B5821">
        <w:t>22.</w:t>
      </w:r>
      <w:r w:rsidRPr="009B5821">
        <w:tab/>
        <w:t xml:space="preserve">Aburto JM, Riffe T, Canudas-Romo V. Trends in avoidable mortality over the life course in Mexico, 1990–2015: a cross-sectional demographic analysis. </w:t>
      </w:r>
      <w:r w:rsidRPr="009B5821">
        <w:rPr>
          <w:i/>
        </w:rPr>
        <w:t xml:space="preserve">BMJ open. </w:t>
      </w:r>
      <w:r w:rsidRPr="009B5821">
        <w:t>2018;8(7):e022350.</w:t>
      </w:r>
    </w:p>
    <w:p w14:paraId="57BA02D4" w14:textId="77777777" w:rsidR="009B5821" w:rsidRPr="009B5821" w:rsidRDefault="009B5821" w:rsidP="009B5821">
      <w:pPr>
        <w:pStyle w:val="EndNoteBibliography"/>
        <w:ind w:left="720" w:hanging="720"/>
      </w:pPr>
      <w:r w:rsidRPr="009B5821">
        <w:t>23.</w:t>
      </w:r>
      <w:r w:rsidRPr="009B5821">
        <w:tab/>
        <w:t xml:space="preserve">Rosenberg HM. Cause of death as a contemporary problem. </w:t>
      </w:r>
      <w:r w:rsidRPr="009B5821">
        <w:rPr>
          <w:i/>
        </w:rPr>
        <w:t xml:space="preserve">Journal of the history of medicine and allied sciences. </w:t>
      </w:r>
      <w:r w:rsidRPr="009B5821">
        <w:t>1999;54(2):133-153.</w:t>
      </w:r>
    </w:p>
    <w:p w14:paraId="76109A8F" w14:textId="77777777" w:rsidR="009B5821" w:rsidRPr="009B5821" w:rsidRDefault="009B5821" w:rsidP="009B5821">
      <w:pPr>
        <w:pStyle w:val="EndNoteBibliography"/>
        <w:ind w:left="720" w:hanging="720"/>
      </w:pPr>
      <w:r w:rsidRPr="009B5821">
        <w:t>24.</w:t>
      </w:r>
      <w:r w:rsidRPr="009B5821">
        <w:tab/>
        <w:t xml:space="preserve">Camarda CG. MortalitySmooth: An R Package for Smoothing Poisson Counts with P-Splines. </w:t>
      </w:r>
      <w:r w:rsidRPr="009B5821">
        <w:rPr>
          <w:i/>
        </w:rPr>
        <w:t xml:space="preserve">Journal of Statistical Software. </w:t>
      </w:r>
      <w:r w:rsidRPr="009B5821">
        <w:t>2012;50:1-24.</w:t>
      </w:r>
    </w:p>
    <w:p w14:paraId="6BEE9D92" w14:textId="77777777" w:rsidR="009B5821" w:rsidRPr="009B5821" w:rsidRDefault="009B5821" w:rsidP="009B5821">
      <w:pPr>
        <w:pStyle w:val="EndNoteBibliography"/>
        <w:ind w:left="720" w:hanging="720"/>
      </w:pPr>
      <w:r w:rsidRPr="009B5821">
        <w:t>25.</w:t>
      </w:r>
      <w:r w:rsidRPr="009B5821">
        <w:tab/>
        <w:t xml:space="preserve">Preston SH, Heuveline P, Guillot M. </w:t>
      </w:r>
      <w:r w:rsidRPr="009B5821">
        <w:rPr>
          <w:i/>
        </w:rPr>
        <w:t>Demography. Measuring and Modeling Population Processes.</w:t>
      </w:r>
      <w:r w:rsidRPr="009B5821">
        <w:t xml:space="preserve"> Blackwell; 2001.</w:t>
      </w:r>
    </w:p>
    <w:p w14:paraId="4EAE396A" w14:textId="77777777" w:rsidR="009B5821" w:rsidRPr="009B5821" w:rsidRDefault="009B5821" w:rsidP="009B5821">
      <w:pPr>
        <w:pStyle w:val="EndNoteBibliography"/>
        <w:ind w:left="720" w:hanging="720"/>
      </w:pPr>
      <w:r w:rsidRPr="009B5821">
        <w:t>26.</w:t>
      </w:r>
      <w:r w:rsidRPr="009B5821">
        <w:tab/>
        <w:t xml:space="preserve">Horiuchi S, Wilmoth JR, Pletcher SD. A decomposition method based on a model of continuous change. </w:t>
      </w:r>
      <w:r w:rsidRPr="009B5821">
        <w:rPr>
          <w:i/>
        </w:rPr>
        <w:t xml:space="preserve">Demography. </w:t>
      </w:r>
      <w:r w:rsidRPr="009B5821">
        <w:t>2008;45(4):785-801.</w:t>
      </w:r>
    </w:p>
    <w:p w14:paraId="26D66F0F" w14:textId="77777777" w:rsidR="009B5821" w:rsidRPr="009B5821" w:rsidRDefault="009B5821" w:rsidP="009B5821">
      <w:pPr>
        <w:pStyle w:val="EndNoteBibliography"/>
        <w:ind w:left="720" w:hanging="720"/>
      </w:pPr>
      <w:r w:rsidRPr="009B5821">
        <w:t>27.</w:t>
      </w:r>
      <w:r w:rsidRPr="009B5821">
        <w:tab/>
        <w:t>Team R Core. R: A language and environment for statistical computing. 2013.</w:t>
      </w:r>
    </w:p>
    <w:p w14:paraId="1A3F5A56" w14:textId="77777777" w:rsidR="009B5821" w:rsidRPr="009B5821" w:rsidRDefault="009B5821" w:rsidP="009B5821">
      <w:pPr>
        <w:pStyle w:val="EndNoteBibliography"/>
        <w:ind w:left="720" w:hanging="720"/>
      </w:pPr>
      <w:r w:rsidRPr="009B5821">
        <w:t>28.</w:t>
      </w:r>
      <w:r w:rsidRPr="009B5821">
        <w:tab/>
        <w:t>Astorga L, Shirk DA. Drug trafficking organizations and counter-drug strategies in the US-Mexican context. 2010.</w:t>
      </w:r>
    </w:p>
    <w:p w14:paraId="2866032C" w14:textId="77777777" w:rsidR="009B5821" w:rsidRPr="009B5821" w:rsidRDefault="009B5821" w:rsidP="009B5821">
      <w:pPr>
        <w:pStyle w:val="EndNoteBibliography"/>
        <w:ind w:left="720" w:hanging="720"/>
      </w:pPr>
      <w:r w:rsidRPr="009B5821">
        <w:t>29.</w:t>
      </w:r>
      <w:r w:rsidRPr="009B5821">
        <w:tab/>
        <w:t xml:space="preserve">Canudas-Romo V, Aburto JM, García-Guerrero VM, Beltrán-Sánchez H. Mexico's epidemic of violence and its public health significance on average length of life. </w:t>
      </w:r>
      <w:r w:rsidRPr="009B5821">
        <w:rPr>
          <w:i/>
        </w:rPr>
        <w:t xml:space="preserve">Journal of epidemiology and community health. </w:t>
      </w:r>
      <w:r w:rsidRPr="009B5821">
        <w:t>2017;71(2):188-193.</w:t>
      </w:r>
    </w:p>
    <w:p w14:paraId="159D4301" w14:textId="77777777" w:rsidR="009B5821" w:rsidRPr="009B5821" w:rsidRDefault="009B5821" w:rsidP="009B5821">
      <w:pPr>
        <w:pStyle w:val="EndNoteBibliography"/>
        <w:ind w:left="720" w:hanging="720"/>
      </w:pPr>
      <w:r w:rsidRPr="009B5821">
        <w:t>30.</w:t>
      </w:r>
      <w:r w:rsidRPr="009B5821">
        <w:tab/>
        <w:t xml:space="preserve">Igarapé Institute. </w:t>
      </w:r>
      <w:r w:rsidRPr="009B5821">
        <w:rPr>
          <w:i/>
        </w:rPr>
        <w:t xml:space="preserve">The world's most dangerous cities. </w:t>
      </w:r>
      <w:r w:rsidRPr="009B5821">
        <w:t>2017.</w:t>
      </w:r>
    </w:p>
    <w:p w14:paraId="492F4831" w14:textId="77777777" w:rsidR="009B5821" w:rsidRPr="009B5821" w:rsidRDefault="009B5821" w:rsidP="009B5821">
      <w:pPr>
        <w:pStyle w:val="EndNoteBibliography"/>
        <w:ind w:left="720" w:hanging="720"/>
      </w:pPr>
      <w:r w:rsidRPr="009B5821">
        <w:t>31.</w:t>
      </w:r>
      <w:r w:rsidRPr="009B5821">
        <w:tab/>
        <w:t xml:space="preserve">Braveman P, Gottlieb L. The social determinants of health: it's time to consider the causes of the causes. </w:t>
      </w:r>
      <w:r w:rsidRPr="009B5821">
        <w:rPr>
          <w:i/>
        </w:rPr>
        <w:t xml:space="preserve">Public health reports. </w:t>
      </w:r>
      <w:r w:rsidRPr="009B5821">
        <w:t>2014;129(1_suppl2):19-31.</w:t>
      </w:r>
    </w:p>
    <w:p w14:paraId="065F21E2" w14:textId="77777777" w:rsidR="009B5821" w:rsidRPr="009B5821" w:rsidRDefault="009B5821" w:rsidP="009B5821">
      <w:pPr>
        <w:pStyle w:val="EndNoteBibliography"/>
        <w:ind w:left="720" w:hanging="720"/>
      </w:pPr>
      <w:r w:rsidRPr="009B5821">
        <w:t>32.</w:t>
      </w:r>
      <w:r w:rsidRPr="009B5821">
        <w:tab/>
        <w:t xml:space="preserve">Davidson JR, Hughes DC, George LK, Blazer DG. The association of sexual assault and attempted suicide within the community. </w:t>
      </w:r>
      <w:r w:rsidRPr="009B5821">
        <w:rPr>
          <w:i/>
        </w:rPr>
        <w:t xml:space="preserve">Archives of general psychiatry. </w:t>
      </w:r>
      <w:r w:rsidRPr="009B5821">
        <w:t>1996;53(6):550-555.</w:t>
      </w:r>
    </w:p>
    <w:p w14:paraId="24DDD6D2" w14:textId="77777777" w:rsidR="009B5821" w:rsidRPr="009B5821" w:rsidRDefault="009B5821" w:rsidP="009B5821">
      <w:pPr>
        <w:pStyle w:val="EndNoteBibliography"/>
        <w:ind w:left="720" w:hanging="720"/>
      </w:pPr>
      <w:r w:rsidRPr="009B5821">
        <w:t>33.</w:t>
      </w:r>
      <w:r w:rsidRPr="009B5821">
        <w:tab/>
        <w:t xml:space="preserve">Buka SL, Stichick TL, Birdthistle I, Earls FJ. Youth exposure to violence: Prevalence, risks, and consequences. </w:t>
      </w:r>
      <w:r w:rsidRPr="009B5821">
        <w:rPr>
          <w:i/>
        </w:rPr>
        <w:t xml:space="preserve">American Journal of Orthopsychiatry. </w:t>
      </w:r>
      <w:r w:rsidRPr="009B5821">
        <w:t>2001;71(3):298-310.</w:t>
      </w:r>
    </w:p>
    <w:p w14:paraId="6DA5C025" w14:textId="77777777" w:rsidR="009B5821" w:rsidRPr="009B5821" w:rsidRDefault="009B5821" w:rsidP="009B5821">
      <w:pPr>
        <w:pStyle w:val="EndNoteBibliography"/>
        <w:ind w:left="720" w:hanging="720"/>
      </w:pPr>
      <w:r w:rsidRPr="009B5821">
        <w:lastRenderedPageBreak/>
        <w:t>34.</w:t>
      </w:r>
      <w:r w:rsidRPr="009B5821">
        <w:tab/>
        <w:t xml:space="preserve">Csete J, Kamarulzaman A, Kazatchkine M, et al. Public health and international drug policy. </w:t>
      </w:r>
      <w:r w:rsidRPr="009B5821">
        <w:rPr>
          <w:i/>
        </w:rPr>
        <w:t xml:space="preserve">The Lancet. </w:t>
      </w:r>
      <w:r w:rsidRPr="009B5821">
        <w:t>2016;387(10026):1427-1480.</w:t>
      </w:r>
    </w:p>
    <w:p w14:paraId="04240D5C" w14:textId="77777777" w:rsidR="009B5821" w:rsidRPr="009B5821" w:rsidRDefault="009B5821" w:rsidP="009B5821">
      <w:pPr>
        <w:pStyle w:val="EndNoteBibliography"/>
        <w:ind w:left="720" w:hanging="720"/>
      </w:pPr>
      <w:r w:rsidRPr="009B5821">
        <w:t>35.</w:t>
      </w:r>
      <w:r w:rsidRPr="009B5821">
        <w:tab/>
        <w:t xml:space="preserve">Hoffman JS, Knox LM, Cohen R. </w:t>
      </w:r>
      <w:r w:rsidRPr="009B5821">
        <w:rPr>
          <w:i/>
        </w:rPr>
        <w:t>Beyond suppression: Global perspectives on youth violence.</w:t>
      </w:r>
      <w:r w:rsidRPr="009B5821">
        <w:t xml:space="preserve"> ABC-CLIO; 2011.</w:t>
      </w:r>
    </w:p>
    <w:p w14:paraId="6B79F472" w14:textId="67174E4F" w:rsidR="002D7460" w:rsidRDefault="00CC0A4A">
      <w:pPr>
        <w:rPr>
          <w:rFonts w:ascii="Times New Roman" w:eastAsiaTheme="minorEastAsia" w:hAnsi="Times New Roman" w:cs="Times New Roman"/>
        </w:rPr>
      </w:pPr>
      <w:r w:rsidRPr="00D73887">
        <w:rPr>
          <w:rFonts w:ascii="Times New Roman" w:eastAsiaTheme="minorEastAsia" w:hAnsi="Times New Roman" w:cs="Times New Roman"/>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6DE33FEC" w:rsidR="00CB596C" w:rsidRPr="00D73887"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p>
    <w:p w14:paraId="417D2F47" w14:textId="5605F21B" w:rsidR="00234F0D" w:rsidRPr="00D73887" w:rsidRDefault="00234F0D" w:rsidP="00CB596C">
      <w:pPr>
        <w:rPr>
          <w:rFonts w:ascii="Times New Roman" w:eastAsiaTheme="minorEastAsia" w:hAnsi="Times New Roman" w:cs="Times New Roman"/>
          <w:b/>
        </w:rPr>
      </w:pPr>
    </w:p>
    <w:p w14:paraId="211E6E83" w14:textId="5A41C50F" w:rsidR="008B2F40" w:rsidRPr="00D73887" w:rsidRDefault="002958EF" w:rsidP="0081698F">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C</w:t>
      </w:r>
      <w:r w:rsidR="008E372B">
        <w:rPr>
          <w:rFonts w:ascii="Times New Roman" w:eastAsiaTheme="minorEastAsia" w:hAnsi="Times New Roman" w:cs="Times New Roman"/>
          <w:b/>
        </w:rPr>
        <w:t>hanges in male life expectancy</w:t>
      </w:r>
      <w:r w:rsidR="0019263E" w:rsidRPr="00D73887">
        <w:rPr>
          <w:rFonts w:ascii="Times New Roman" w:eastAsiaTheme="minorEastAsia" w:hAnsi="Times New Roman" w:cs="Times New Roman"/>
          <w:b/>
        </w:rPr>
        <w:t xml:space="preserve"> (panel A)</w:t>
      </w:r>
      <w:r w:rsidR="0081698F"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 xml:space="preserve">inequality </w:t>
      </w:r>
      <w:r w:rsidR="0019263E" w:rsidRPr="00D73887">
        <w:rPr>
          <w:rFonts w:ascii="Times New Roman" w:eastAsiaTheme="minorEastAsia" w:hAnsi="Times New Roman" w:cs="Times New Roman"/>
          <w:b/>
        </w:rPr>
        <w:t>(panel B)</w:t>
      </w:r>
      <w:r w:rsidR="0081698F" w:rsidRPr="00D73887">
        <w:rPr>
          <w:rFonts w:ascii="Times New Roman" w:eastAsiaTheme="minorEastAsia" w:hAnsi="Times New Roman" w:cs="Times New Roman"/>
          <w:b/>
        </w:rPr>
        <w:t xml:space="preserve"> </w:t>
      </w:r>
    </w:p>
    <w:p w14:paraId="0729C8D4" w14:textId="59A36DA2" w:rsidR="0035639A" w:rsidRPr="00D73887" w:rsidRDefault="0081698F">
      <w:pPr>
        <w:rPr>
          <w:rFonts w:ascii="Times New Roman" w:eastAsiaTheme="minorEastAsia" w:hAnsi="Times New Roman" w:cs="Times New Roman"/>
          <w:b/>
        </w:rPr>
      </w:pPr>
      <w:r w:rsidRPr="00D73887">
        <w:rPr>
          <w:rFonts w:ascii="Times New Roman" w:eastAsiaTheme="minorEastAsia" w:hAnsi="Times New Roman" w:cs="Times New Roman"/>
          <w:b/>
        </w:rPr>
        <w:t>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0204918E" w:rsidR="00583207" w:rsidRPr="002735DF"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Pr>
          <w:rFonts w:ascii="Times New Roman" w:eastAsiaTheme="minorEastAsia" w:hAnsi="Times New Roman" w:cs="Times New Roman"/>
          <w:b/>
        </w:rPr>
        <w:t>Homicide contribution</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sectPr w:rsidR="00583207"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48D83" w14:textId="77777777" w:rsidR="00DF61E9" w:rsidRDefault="00DF61E9" w:rsidP="008626B5">
      <w:r>
        <w:separator/>
      </w:r>
    </w:p>
  </w:endnote>
  <w:endnote w:type="continuationSeparator" w:id="0">
    <w:p w14:paraId="73CEDC67" w14:textId="77777777" w:rsidR="00DF61E9" w:rsidRDefault="00DF61E9"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7734A755" w:rsidR="00AF42CF" w:rsidRDefault="00AF42CF">
        <w:pPr>
          <w:pStyle w:val="Footer"/>
          <w:jc w:val="right"/>
        </w:pPr>
        <w:r>
          <w:fldChar w:fldCharType="begin"/>
        </w:r>
        <w:r>
          <w:instrText xml:space="preserve"> PAGE   \* MERGEFORMAT </w:instrText>
        </w:r>
        <w:r>
          <w:fldChar w:fldCharType="separate"/>
        </w:r>
        <w:r w:rsidR="007A12F1">
          <w:rPr>
            <w:noProof/>
          </w:rPr>
          <w:t>16</w:t>
        </w:r>
        <w:r>
          <w:rPr>
            <w:noProof/>
          </w:rPr>
          <w:fldChar w:fldCharType="end"/>
        </w:r>
      </w:p>
    </w:sdtContent>
  </w:sdt>
  <w:p w14:paraId="1861A259" w14:textId="77777777" w:rsidR="00AF42CF" w:rsidRDefault="00AF4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0E5D0C" w14:textId="77777777" w:rsidR="00DF61E9" w:rsidRDefault="00DF61E9" w:rsidP="008626B5">
      <w:r>
        <w:separator/>
      </w:r>
    </w:p>
  </w:footnote>
  <w:footnote w:type="continuationSeparator" w:id="0">
    <w:p w14:paraId="69A53B1E" w14:textId="77777777" w:rsidR="00DF61E9" w:rsidRDefault="00DF61E9"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6E79"/>
    <w:rsid w:val="00280918"/>
    <w:rsid w:val="002809E3"/>
    <w:rsid w:val="00280F12"/>
    <w:rsid w:val="00281965"/>
    <w:rsid w:val="0028266B"/>
    <w:rsid w:val="00282D14"/>
    <w:rsid w:val="00282F01"/>
    <w:rsid w:val="002834F8"/>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7149"/>
    <w:rsid w:val="00331EC7"/>
    <w:rsid w:val="00334006"/>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4345"/>
    <w:rsid w:val="008E5FAB"/>
    <w:rsid w:val="008E6DD5"/>
    <w:rsid w:val="008F143D"/>
    <w:rsid w:val="008F2E6B"/>
    <w:rsid w:val="008F6019"/>
    <w:rsid w:val="008F6120"/>
    <w:rsid w:val="008F67A1"/>
    <w:rsid w:val="008F7818"/>
    <w:rsid w:val="00900AEB"/>
    <w:rsid w:val="00901147"/>
    <w:rsid w:val="0090130E"/>
    <w:rsid w:val="00902A52"/>
    <w:rsid w:val="0090364D"/>
    <w:rsid w:val="00903A26"/>
    <w:rsid w:val="00905684"/>
    <w:rsid w:val="0091040B"/>
    <w:rsid w:val="00910E7D"/>
    <w:rsid w:val="00911683"/>
    <w:rsid w:val="00911814"/>
    <w:rsid w:val="00911DE4"/>
    <w:rsid w:val="00911EB3"/>
    <w:rsid w:val="0091402A"/>
    <w:rsid w:val="0091488C"/>
    <w:rsid w:val="00914B25"/>
    <w:rsid w:val="00914E84"/>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1996"/>
    <w:rsid w:val="0094202A"/>
    <w:rsid w:val="009421E8"/>
    <w:rsid w:val="009433D8"/>
    <w:rsid w:val="009438D2"/>
    <w:rsid w:val="00945A15"/>
    <w:rsid w:val="00946318"/>
    <w:rsid w:val="00946ACE"/>
    <w:rsid w:val="00946EA4"/>
    <w:rsid w:val="00947BB1"/>
    <w:rsid w:val="00950858"/>
    <w:rsid w:val="00950CC7"/>
    <w:rsid w:val="00954471"/>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335E"/>
    <w:rsid w:val="009A35CA"/>
    <w:rsid w:val="009A3B26"/>
    <w:rsid w:val="009A4A1F"/>
    <w:rsid w:val="009A4C17"/>
    <w:rsid w:val="009A7DE1"/>
    <w:rsid w:val="009B3C70"/>
    <w:rsid w:val="009B402C"/>
    <w:rsid w:val="009B40EF"/>
    <w:rsid w:val="009B5821"/>
    <w:rsid w:val="009B6A1F"/>
    <w:rsid w:val="009B6B02"/>
    <w:rsid w:val="009B6B90"/>
    <w:rsid w:val="009B72AE"/>
    <w:rsid w:val="009C5BED"/>
    <w:rsid w:val="009D29B9"/>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333A"/>
    <w:rsid w:val="00AB3C7B"/>
    <w:rsid w:val="00AB55EB"/>
    <w:rsid w:val="00AC047B"/>
    <w:rsid w:val="00AC08BE"/>
    <w:rsid w:val="00AC298D"/>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4ABC"/>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41563"/>
    <w:rsid w:val="00C41FF8"/>
    <w:rsid w:val="00C44080"/>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2D"/>
    <w:rsid w:val="00EC2274"/>
    <w:rsid w:val="00EC2B27"/>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2B32"/>
    <w:rsid w:val="00F2459F"/>
    <w:rsid w:val="00F24D3D"/>
    <w:rsid w:val="00F25F63"/>
    <w:rsid w:val="00F26C7F"/>
    <w:rsid w:val="00F275D1"/>
    <w:rsid w:val="00F303FF"/>
    <w:rsid w:val="00F346E0"/>
    <w:rsid w:val="00F35065"/>
    <w:rsid w:val="00F37A87"/>
    <w:rsid w:val="00F40207"/>
    <w:rsid w:val="00F43D84"/>
    <w:rsid w:val="00F43DAD"/>
    <w:rsid w:val="00F45D92"/>
    <w:rsid w:val="00F46946"/>
    <w:rsid w:val="00F51F22"/>
    <w:rsid w:val="00F52A80"/>
    <w:rsid w:val="00F53C44"/>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D47C86A5-A516-447F-B780-3F9C53D02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4E93C-380F-4E61-92AB-1D0A0117B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Pages>
  <Words>12867</Words>
  <Characters>73346</Characters>
  <Application>Microsoft Office Word</Application>
  <DocSecurity>0</DocSecurity>
  <Lines>611</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6</cp:revision>
  <cp:lastPrinted>2018-08-15T09:28:00Z</cp:lastPrinted>
  <dcterms:created xsi:type="dcterms:W3CDTF">2018-08-26T20:37:00Z</dcterms:created>
  <dcterms:modified xsi:type="dcterms:W3CDTF">2018-08-27T11:41:00Z</dcterms:modified>
</cp:coreProperties>
</file>